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50543197" w:rsidR="0066354D" w:rsidRDefault="0066354D" w:rsidP="0066354D">
      <w:pPr>
        <w:pStyle w:val="Caption"/>
      </w:pPr>
      <w:r>
        <w:t xml:space="preserve">Figure </w:t>
      </w:r>
      <w:fldSimple w:instr=" SEQ Figure \* ARABIC ">
        <w:r w:rsidR="009E6B31">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4E62FC9F" w:rsidR="00383494" w:rsidRDefault="004B3448" w:rsidP="004B3448">
      <w:pPr>
        <w:pStyle w:val="Caption"/>
        <w:rPr>
          <w:noProof/>
        </w:rPr>
      </w:pPr>
      <w:r>
        <w:t xml:space="preserve">Figure </w:t>
      </w:r>
      <w:fldSimple w:instr=" SEQ Figure \* ARABIC ">
        <w:r w:rsidR="009E6B31">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proofErr w:type="spellStart"/>
      <w:r>
        <w:rPr>
          <w:i/>
          <w:iCs/>
        </w:rPr>
        <w:t>blastp.txt.stats</w:t>
      </w:r>
      <w:proofErr w:type="spell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39D43CEE" w:rsidR="00806515" w:rsidRP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51C2A112" w14:textId="5F2A8EF8" w:rsidR="00AD20D2" w:rsidRDefault="00AD20D2" w:rsidP="00AD20D2">
      <w:pPr>
        <w:pStyle w:val="Heading1"/>
      </w:pPr>
      <w:r>
        <w:lastRenderedPageBreak/>
        <w:fldChar w:fldCharType="begin"/>
      </w:r>
      <w:r>
        <w:instrText xml:space="preserve"> autonumlgl </w:instrText>
      </w:r>
      <w:r>
        <w:fldChar w:fldCharType="end"/>
      </w:r>
      <w:r>
        <w:t xml:space="preserve"> Results</w:t>
      </w:r>
    </w:p>
    <w:p w14:paraId="7EBBB31B" w14:textId="01D30C0C" w:rsidR="00AD20D2" w:rsidRDefault="00AD20D2" w:rsidP="00AD20D2"/>
    <w:p w14:paraId="1881D7F1" w14:textId="4845F924" w:rsidR="00AD20D2" w:rsidRDefault="00AD20D2">
      <w:r>
        <w:br w:type="page"/>
      </w:r>
    </w:p>
    <w:p w14:paraId="3F73BA96" w14:textId="3D727DB9" w:rsidR="00AD20D2" w:rsidRDefault="00AD20D2" w:rsidP="00AD20D2">
      <w:pPr>
        <w:pStyle w:val="Heading1"/>
      </w:pPr>
      <w:r>
        <w:lastRenderedPageBreak/>
        <w:fldChar w:fldCharType="begin"/>
      </w:r>
      <w:r>
        <w:instrText xml:space="preserve"> autonumlgl </w:instrText>
      </w:r>
      <w:r>
        <w:fldChar w:fldCharType="end"/>
      </w:r>
      <w:r>
        <w:t xml:space="preserve"> Discussion</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w:t>
      </w:r>
      <w:r w:rsidR="00252AA8">
        <w:t>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8BC2A76" w:rsidR="009E6B31" w:rsidRDefault="009E6B31" w:rsidP="009E6B31">
      <w:pPr>
        <w:pStyle w:val="Caption"/>
      </w:pPr>
      <w:r>
        <w:t xml:space="preserve">Figure </w:t>
      </w:r>
      <w:fldSimple w:instr=" SEQ Figure \* ARABIC ">
        <w:r>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  in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77777777" w:rsidR="00D33ADE" w:rsidRPr="00D33ADE" w:rsidRDefault="00D33ADE" w:rsidP="00AD20D2">
      <w:bookmarkStart w:id="0" w:name="_GoBack"/>
      <w:bookmarkEnd w:id="0"/>
    </w:p>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2F1F682" w14:textId="478AC5F3" w:rsidR="001E7049" w:rsidRDefault="001E704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77777777" w:rsidR="00173E8D" w:rsidRPr="00173E8D" w:rsidRDefault="00173E8D" w:rsidP="00173E8D">
      <w:pPr>
        <w:spacing w:after="0" w:line="240" w:lineRule="auto"/>
        <w:rPr>
          <w:rFonts w:ascii="Courier New" w:hAnsi="Courier New" w:cs="Courier New"/>
          <w:sz w:val="16"/>
          <w:szCs w:val="16"/>
        </w:rPr>
      </w:pPr>
    </w:p>
    <w:sectPr w:rsidR="00173E8D" w:rsidRPr="00173E8D" w:rsidSect="00B10A1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2CC94C" w14:textId="77777777" w:rsidR="009F47CA" w:rsidRDefault="009F47CA" w:rsidP="00B10A11">
      <w:pPr>
        <w:spacing w:after="0" w:line="240" w:lineRule="auto"/>
      </w:pPr>
      <w:r>
        <w:separator/>
      </w:r>
    </w:p>
  </w:endnote>
  <w:endnote w:type="continuationSeparator" w:id="0">
    <w:p w14:paraId="3038E217" w14:textId="77777777" w:rsidR="009F47CA" w:rsidRDefault="009F47CA"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B4F08" w:rsidRDefault="001B4F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B4F08" w:rsidRDefault="001B4F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B4F08" w:rsidRDefault="001B4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B4F08" w:rsidRDefault="001B4F0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B4F08" w:rsidRDefault="001B4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7A3D74" w14:textId="77777777" w:rsidR="009F47CA" w:rsidRDefault="009F47CA" w:rsidP="00B10A11">
      <w:pPr>
        <w:spacing w:after="0" w:line="240" w:lineRule="auto"/>
      </w:pPr>
      <w:r>
        <w:separator/>
      </w:r>
    </w:p>
  </w:footnote>
  <w:footnote w:type="continuationSeparator" w:id="0">
    <w:p w14:paraId="528AF07E" w14:textId="77777777" w:rsidR="009F47CA" w:rsidRDefault="009F47CA" w:rsidP="00B10A11">
      <w:pPr>
        <w:spacing w:after="0" w:line="240" w:lineRule="auto"/>
      </w:pPr>
      <w:r>
        <w:continuationSeparator/>
      </w:r>
    </w:p>
  </w:footnote>
  <w:footnote w:id="1">
    <w:p w14:paraId="2DD3CEB8" w14:textId="7D1DB36B" w:rsidR="001B4F08" w:rsidRDefault="001B4F08">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1B4F08" w:rsidRDefault="001B4F08"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1B4F08" w:rsidRDefault="001B4F08">
      <w:pPr>
        <w:pStyle w:val="FootnoteText"/>
      </w:pPr>
    </w:p>
  </w:footnote>
  <w:footnote w:id="3">
    <w:p w14:paraId="7D890F5A" w14:textId="15549AF6" w:rsidR="001B4F08" w:rsidRPr="005331D6" w:rsidRDefault="001B4F08"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1B4F08" w:rsidRDefault="001B4F08">
      <w:pPr>
        <w:pStyle w:val="FootnoteText"/>
      </w:pPr>
    </w:p>
  </w:footnote>
  <w:footnote w:id="4">
    <w:p w14:paraId="5855EF77" w14:textId="258C1409" w:rsidR="001B4F08" w:rsidRDefault="001B4F08">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1B4F08" w:rsidRDefault="001B4F08">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1B4F08" w:rsidRDefault="001B4F08">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1B4F08" w:rsidRDefault="001B4F08"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1B4F08" w:rsidRDefault="001B4F08">
      <w:pPr>
        <w:pStyle w:val="FootnoteText"/>
      </w:pPr>
    </w:p>
  </w:footnote>
  <w:footnote w:id="8">
    <w:p w14:paraId="4F45063C" w14:textId="641D1B20" w:rsidR="001B4F08" w:rsidRDefault="001B4F08">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1B4F08" w:rsidRDefault="001B4F08">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B4F08" w:rsidRDefault="001B4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B4F08" w:rsidRDefault="001B4F08">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1B4F08" w:rsidRDefault="001B4F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B4F08" w:rsidRDefault="001B4F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AE3"/>
    <w:rsid w:val="0016204C"/>
    <w:rsid w:val="00173E8D"/>
    <w:rsid w:val="00183730"/>
    <w:rsid w:val="001B4F08"/>
    <w:rsid w:val="001C132C"/>
    <w:rsid w:val="001C6E26"/>
    <w:rsid w:val="001C6EBA"/>
    <w:rsid w:val="001E123E"/>
    <w:rsid w:val="001E7049"/>
    <w:rsid w:val="001F002E"/>
    <w:rsid w:val="00207EFF"/>
    <w:rsid w:val="00226D94"/>
    <w:rsid w:val="00232197"/>
    <w:rsid w:val="00252AA8"/>
    <w:rsid w:val="0028086A"/>
    <w:rsid w:val="0028388C"/>
    <w:rsid w:val="002A7B38"/>
    <w:rsid w:val="002B5AD0"/>
    <w:rsid w:val="002D0383"/>
    <w:rsid w:val="002D44DE"/>
    <w:rsid w:val="00315623"/>
    <w:rsid w:val="00356329"/>
    <w:rsid w:val="0037611B"/>
    <w:rsid w:val="00383494"/>
    <w:rsid w:val="003C2BE7"/>
    <w:rsid w:val="003C4590"/>
    <w:rsid w:val="003D07F4"/>
    <w:rsid w:val="004456C2"/>
    <w:rsid w:val="00464AD8"/>
    <w:rsid w:val="00464CFD"/>
    <w:rsid w:val="00494017"/>
    <w:rsid w:val="004B202F"/>
    <w:rsid w:val="004B3448"/>
    <w:rsid w:val="00501772"/>
    <w:rsid w:val="00504F2F"/>
    <w:rsid w:val="005075D8"/>
    <w:rsid w:val="005331D6"/>
    <w:rsid w:val="00535448"/>
    <w:rsid w:val="00553505"/>
    <w:rsid w:val="00560DF7"/>
    <w:rsid w:val="00573A8F"/>
    <w:rsid w:val="005C78A2"/>
    <w:rsid w:val="005D6698"/>
    <w:rsid w:val="005D7314"/>
    <w:rsid w:val="005F4BB5"/>
    <w:rsid w:val="006149AC"/>
    <w:rsid w:val="00644E8D"/>
    <w:rsid w:val="0066354D"/>
    <w:rsid w:val="00677DE4"/>
    <w:rsid w:val="006D1827"/>
    <w:rsid w:val="006D4E6C"/>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B5C54"/>
    <w:rsid w:val="008C0C84"/>
    <w:rsid w:val="008E05BC"/>
    <w:rsid w:val="009060B2"/>
    <w:rsid w:val="009304CD"/>
    <w:rsid w:val="00944205"/>
    <w:rsid w:val="00970A01"/>
    <w:rsid w:val="009A1CC2"/>
    <w:rsid w:val="009C6315"/>
    <w:rsid w:val="009E2A3B"/>
    <w:rsid w:val="009E6B31"/>
    <w:rsid w:val="009F47CA"/>
    <w:rsid w:val="00A24088"/>
    <w:rsid w:val="00A2629E"/>
    <w:rsid w:val="00A26B98"/>
    <w:rsid w:val="00A862E9"/>
    <w:rsid w:val="00A95282"/>
    <w:rsid w:val="00AD20D2"/>
    <w:rsid w:val="00AD4F62"/>
    <w:rsid w:val="00B10278"/>
    <w:rsid w:val="00B10A11"/>
    <w:rsid w:val="00B44952"/>
    <w:rsid w:val="00B5561C"/>
    <w:rsid w:val="00B84EB5"/>
    <w:rsid w:val="00B91F1D"/>
    <w:rsid w:val="00BC34EE"/>
    <w:rsid w:val="00BE0894"/>
    <w:rsid w:val="00BE55D0"/>
    <w:rsid w:val="00BE6F8C"/>
    <w:rsid w:val="00BE7F51"/>
    <w:rsid w:val="00C67271"/>
    <w:rsid w:val="00CB0620"/>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36F3D"/>
    <w:rsid w:val="00F8549F"/>
    <w:rsid w:val="00F86D32"/>
    <w:rsid w:val="00FB61E6"/>
    <w:rsid w:val="00FC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3642D4"/>
    <w:rsid w:val="003676F0"/>
    <w:rsid w:val="003C6161"/>
    <w:rsid w:val="00441916"/>
    <w:rsid w:val="004D072F"/>
    <w:rsid w:val="00715F75"/>
    <w:rsid w:val="00752C75"/>
    <w:rsid w:val="007D70EE"/>
    <w:rsid w:val="007E5C56"/>
    <w:rsid w:val="00AA597D"/>
    <w:rsid w:val="00AB6AC3"/>
    <w:rsid w:val="00AC2FBE"/>
    <w:rsid w:val="00AC7E98"/>
    <w:rsid w:val="00BA157A"/>
    <w:rsid w:val="00C835E4"/>
    <w:rsid w:val="00CA7E6A"/>
    <w:rsid w:val="00CE42B7"/>
    <w:rsid w:val="00D12DC7"/>
    <w:rsid w:val="00D459BE"/>
    <w:rsid w:val="00D560C9"/>
    <w:rsid w:val="00D71C8F"/>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B7989-4522-4DB8-9953-BF2D234E3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1</TotalTime>
  <Pages>22</Pages>
  <Words>3746</Words>
  <Characters>21354</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2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83</cp:revision>
  <dcterms:created xsi:type="dcterms:W3CDTF">2020-01-21T17:09:00Z</dcterms:created>
  <dcterms:modified xsi:type="dcterms:W3CDTF">2020-02-2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